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07279" w:rsidRPr="00807279" w:rsidRDefault="00807279" w:rsidP="00233060">
      <w:pPr>
        <w:outlineLvl w:val="0"/>
        <w:rPr>
          <w:b/>
        </w:rPr>
      </w:pPr>
      <w:r w:rsidRPr="00807279">
        <w:rPr>
          <w:b/>
        </w:rPr>
        <w:t>Pathways to inequalities in child health: Supplement</w:t>
      </w:r>
    </w:p>
    <w:p w:rsidR="00233060" w:rsidRDefault="00480B10" w:rsidP="00233060">
      <w:pPr>
        <w:outlineLvl w:val="0"/>
        <w:rPr>
          <w:i/>
        </w:rPr>
      </w:pPr>
      <w:r>
        <w:rPr>
          <w:i/>
        </w:rPr>
        <w:t>Capturing</w:t>
      </w:r>
      <w:r w:rsidR="00233060">
        <w:rPr>
          <w:i/>
        </w:rPr>
        <w:t xml:space="preserve"> socio-e</w:t>
      </w:r>
      <w:r w:rsidR="00FE054F">
        <w:rPr>
          <w:i/>
        </w:rPr>
        <w:t>conomic inequalities in child health</w:t>
      </w:r>
      <w:r w:rsidR="00233060">
        <w:rPr>
          <w:i/>
        </w:rPr>
        <w:t xml:space="preserve"> </w:t>
      </w:r>
    </w:p>
    <w:p w:rsidR="00233060" w:rsidRDefault="00233060" w:rsidP="00233060">
      <w:r>
        <w:t xml:space="preserve">In adults, socio-economic health inequalities refer to the systematic differences in health experienced by </w:t>
      </w:r>
      <w:r w:rsidRPr="00AA6A0D">
        <w:t xml:space="preserve">individuals or groups </w:t>
      </w:r>
      <w:r>
        <w:t>who occupy different positions</w:t>
      </w:r>
      <w:r w:rsidRPr="00AA6A0D">
        <w:t xml:space="preserve"> within the </w:t>
      </w:r>
      <w:r>
        <w:t xml:space="preserve">social, cultural and economic </w:t>
      </w:r>
      <w:r w:rsidRPr="00AA6A0D">
        <w:t>structure</w:t>
      </w:r>
      <w:r>
        <w:t>s</w:t>
      </w:r>
      <w:r w:rsidRPr="00AA6A0D">
        <w:t xml:space="preserve"> of a society</w:t>
      </w:r>
      <w:r>
        <w:fldChar w:fldCharType="begin"/>
      </w:r>
      <w:r w:rsidR="007D77B8">
        <w:instrText xml:space="preserve"> ADDIN EN.CITE &lt;EndNote&gt;&lt;Cite&gt;&lt;Author&gt;Graham &lt;/Author&gt;&lt;Year&gt;2007&lt;/Year&gt;&lt;RecNum&gt;241&lt;/RecNum&gt;&lt;DisplayText&gt;&lt;style face="superscript"&gt;1 2&lt;/style&gt;&lt;/DisplayText&gt;&lt;record&gt;&lt;rec-number&gt;241&lt;/rec-number&gt;&lt;foreign-keys&gt;&lt;key app="EN" db-id="9pwdfzrd10xvfxezzapvfzrfdd9vdasz9vve" timestamp="1534868055"&gt;241&lt;/key&gt;&lt;/foreign-keys&gt;&lt;ref-type name="Book"&gt;6&lt;/ref-type&gt;&lt;contributors&gt;&lt;authors&gt;&lt;author&gt;Graham ,H&lt;/author&gt;&lt;/authors&gt;&lt;/contributors&gt;&lt;titles&gt;&lt;title&gt;Unequal Lives: health and socioeconomic inequalities&lt;/title&gt;&lt;/titles&gt;&lt;dates&gt;&lt;year&gt;2007&lt;/year&gt;&lt;/dates&gt;&lt;pub-location&gt;Maidenhead&lt;/pub-location&gt;&lt;publisher&gt;Open University Press&lt;/publisher&gt;&lt;urls&gt;&lt;/urls&gt;&lt;/record&gt;&lt;/Cite&gt;&lt;Cite&gt;&lt;Author&gt;Galobardes&lt;/Author&gt;&lt;Year&gt;2006&lt;/Year&gt;&lt;RecNum&gt;253&lt;/RecNum&gt;&lt;record&gt;&lt;rec-number&gt;253&lt;/rec-number&gt;&lt;foreign-keys&gt;&lt;key app="EN" db-id="9pwdfzrd10xvfxezzapvfzrfdd9vdasz9vve" timestamp="1534957102"&gt;253&lt;/key&gt;&lt;/foreign-keys&gt;&lt;ref-type name="Journal Article"&gt;17&lt;/ref-type&gt;&lt;contributors&gt;&lt;authors&gt;&lt;author&gt;Galobardes, Bruna&lt;/author&gt;&lt;author&gt;Shaw, Mary&lt;/author&gt;&lt;author&gt;Lawlor, Debbie A&lt;/author&gt;&lt;author&gt;Lynch, John W&lt;/author&gt;&lt;author&gt;Davey Smith, George&lt;/author&gt;&lt;/authors&gt;&lt;/contributors&gt;&lt;titles&gt;&lt;title&gt;Indicators of socioeconomic position (part 1)&lt;/title&gt;&lt;secondary-title&gt;Journal of Epidemiology and Community Health&lt;/secondary-title&gt;&lt;/titles&gt;&lt;periodical&gt;&lt;full-title&gt;Journal of Epidemiology and Community Health&lt;/full-title&gt;&lt;/periodical&gt;&lt;pages&gt;7-12&lt;/pages&gt;&lt;volume&gt;60&lt;/volume&gt;&lt;number&gt;1&lt;/number&gt;&lt;dates&gt;&lt;year&gt;2006&lt;/year&gt;&lt;/dates&gt;&lt;urls&gt;&lt;related-urls&gt;&lt;url&gt;https://jech.bmj.com/content/jech/60/1/7.full.pdf&lt;/url&gt;&lt;/related-urls&gt;&lt;/urls&gt;&lt;electronic-resource-num&gt;10.1136/jech.2004.023531&lt;/electronic-resource-num&gt;&lt;/record&gt;&lt;/Cite&gt;&lt;/EndNote&gt;</w:instrText>
      </w:r>
      <w:r>
        <w:fldChar w:fldCharType="separate"/>
      </w:r>
      <w:hyperlink w:anchor="_ENREF_1" w:tooltip="Graham , 2007 #241" w:history="1">
        <w:r w:rsidR="007D77B8" w:rsidRPr="007D77B8">
          <w:rPr>
            <w:noProof/>
            <w:vertAlign w:val="superscript"/>
          </w:rPr>
          <w:t>1</w:t>
        </w:r>
      </w:hyperlink>
      <w:r w:rsidR="007D77B8" w:rsidRPr="007D77B8">
        <w:rPr>
          <w:noProof/>
          <w:vertAlign w:val="superscript"/>
        </w:rPr>
        <w:t xml:space="preserve"> </w:t>
      </w:r>
      <w:hyperlink w:anchor="_ENREF_2" w:tooltip="Galobardes, 2006 #253" w:history="1">
        <w:r w:rsidR="007D77B8" w:rsidRPr="007D77B8">
          <w:rPr>
            <w:noProof/>
            <w:vertAlign w:val="superscript"/>
          </w:rPr>
          <w:t>2</w:t>
        </w:r>
      </w:hyperlink>
      <w:r>
        <w:fldChar w:fldCharType="end"/>
      </w:r>
      <w:r>
        <w:t>. A plethora of research from a range of disciplines has sought to unpick the meaning of socio-economic position (SEP) and how it might be measured</w:t>
      </w:r>
      <w:r>
        <w:fldChar w:fldCharType="begin"/>
      </w:r>
      <w:r w:rsidR="007D77B8">
        <w:instrText xml:space="preserve"> ADDIN EN.CITE &lt;EndNote&gt;&lt;Cite&gt;&lt;Author&gt;Graham &lt;/Author&gt;&lt;Year&gt;2007&lt;/Year&gt;&lt;RecNum&gt;241&lt;/RecNum&gt;&lt;DisplayText&gt;&lt;style face="superscript"&gt;1 2&lt;/style&gt;&lt;/DisplayText&gt;&lt;record&gt;&lt;rec-number&gt;241&lt;/rec-number&gt;&lt;foreign-keys&gt;&lt;key app="EN" db-id="9pwdfzrd10xvfxezzapvfzrfdd9vdasz9vve" timestamp="1534868055"&gt;241&lt;/key&gt;&lt;/foreign-keys&gt;&lt;ref-type name="Book"&gt;6&lt;/ref-type&gt;&lt;contributors&gt;&lt;authors&gt;&lt;author&gt;Graham ,H&lt;/author&gt;&lt;/authors&gt;&lt;/contributors&gt;&lt;titles&gt;&lt;title&gt;Unequal Lives: health and socioeconomic inequalities&lt;/title&gt;&lt;/titles&gt;&lt;dates&gt;&lt;year&gt;2007&lt;/year&gt;&lt;/dates&gt;&lt;pub-location&gt;Maidenhead&lt;/pub-location&gt;&lt;publisher&gt;Open University Press&lt;/publisher&gt;&lt;urls&gt;&lt;/urls&gt;&lt;/record&gt;&lt;/Cite&gt;&lt;Cite&gt;&lt;Author&gt;Galobardes&lt;/Author&gt;&lt;Year&gt;2006&lt;/Year&gt;&lt;RecNum&gt;253&lt;/RecNum&gt;&lt;record&gt;&lt;rec-number&gt;253&lt;/rec-number&gt;&lt;foreign-keys&gt;&lt;key app="EN" db-id="9pwdfzrd10xvfxezzapvfzrfdd9vdasz9vve" timestamp="1534957102"&gt;253&lt;/key&gt;&lt;/foreign-keys&gt;&lt;ref-type name="Journal Article"&gt;17&lt;/ref-type&gt;&lt;contributors&gt;&lt;authors&gt;&lt;author&gt;Galobardes, Bruna&lt;/author&gt;&lt;author&gt;Shaw, Mary&lt;/author&gt;&lt;author&gt;Lawlor, Debbie A&lt;/author&gt;&lt;author&gt;Lynch, John W&lt;/author&gt;&lt;author&gt;Davey Smith, George&lt;/author&gt;&lt;/authors&gt;&lt;/contributors&gt;&lt;titles&gt;&lt;title&gt;Indicators of socioeconomic position (part 1)&lt;/title&gt;&lt;secondary-title&gt;Journal of Epidemiology and Community Health&lt;/secondary-title&gt;&lt;/titles&gt;&lt;periodical&gt;&lt;full-title&gt;Journal of Epidemiology and Community Health&lt;/full-title&gt;&lt;/periodical&gt;&lt;pages&gt;7-12&lt;/pages&gt;&lt;volume&gt;60&lt;/volume&gt;&lt;number&gt;1&lt;/number&gt;&lt;dates&gt;&lt;year&gt;2006&lt;/year&gt;&lt;/dates&gt;&lt;urls&gt;&lt;related-urls&gt;&lt;url&gt;https://jech.bmj.com/content/jech/60/1/7.full.pdf&lt;/url&gt;&lt;/related-urls&gt;&lt;/urls&gt;&lt;electronic-resource-num&gt;10.1136/jech.2004.023531&lt;/electronic-resource-num&gt;&lt;/record&gt;&lt;/Cite&gt;&lt;/EndNote&gt;</w:instrText>
      </w:r>
      <w:r>
        <w:fldChar w:fldCharType="separate"/>
      </w:r>
      <w:hyperlink w:anchor="_ENREF_1" w:tooltip="Graham , 2007 #241" w:history="1">
        <w:r w:rsidR="007D77B8" w:rsidRPr="007D77B8">
          <w:rPr>
            <w:noProof/>
            <w:vertAlign w:val="superscript"/>
          </w:rPr>
          <w:t>1</w:t>
        </w:r>
      </w:hyperlink>
      <w:r w:rsidR="007D77B8" w:rsidRPr="007D77B8">
        <w:rPr>
          <w:noProof/>
          <w:vertAlign w:val="superscript"/>
        </w:rPr>
        <w:t xml:space="preserve"> </w:t>
      </w:r>
      <w:hyperlink w:anchor="_ENREF_2" w:tooltip="Galobardes, 2006 #253" w:history="1">
        <w:r w:rsidR="007D77B8" w:rsidRPr="007D77B8">
          <w:rPr>
            <w:noProof/>
            <w:vertAlign w:val="superscript"/>
          </w:rPr>
          <w:t>2</w:t>
        </w:r>
      </w:hyperlink>
      <w:r>
        <w:fldChar w:fldCharType="end"/>
      </w:r>
      <w:r>
        <w:t>. The degree of health inequality between groups (and our understanding of how these differences arise) are dependent on the measure being used to represent SEP.  Common proxies for SEP include occupational status, household income, and highest educational qualifications</w:t>
      </w:r>
      <w:r>
        <w:fldChar w:fldCharType="begin"/>
      </w:r>
      <w:r w:rsidR="007D77B8">
        <w:instrText xml:space="preserve"> ADDIN EN.CITE &lt;EndNote&gt;&lt;Cite&gt;&lt;Author&gt;Graham &lt;/Author&gt;&lt;Year&gt;2007&lt;/Year&gt;&lt;RecNum&gt;241&lt;/RecNum&gt;&lt;DisplayText&gt;&lt;style face="superscript"&gt;1 2&lt;/style&gt;&lt;/DisplayText&gt;&lt;record&gt;&lt;rec-number&gt;241&lt;/rec-number&gt;&lt;foreign-keys&gt;&lt;key app="EN" db-id="9pwdfzrd10xvfxezzapvfzrfdd9vdasz9vve" timestamp="1534868055"&gt;241&lt;/key&gt;&lt;/foreign-keys&gt;&lt;ref-type name="Book"&gt;6&lt;/ref-type&gt;&lt;contributors&gt;&lt;authors&gt;&lt;author&gt;Graham ,H&lt;/author&gt;&lt;/authors&gt;&lt;/contributors&gt;&lt;titles&gt;&lt;title&gt;Unequal Lives: health and socioeconomic inequalities&lt;/title&gt;&lt;/titles&gt;&lt;dates&gt;&lt;year&gt;2007&lt;/year&gt;&lt;/dates&gt;&lt;pub-location&gt;Maidenhead&lt;/pub-location&gt;&lt;publisher&gt;Open University Press&lt;/publisher&gt;&lt;urls&gt;&lt;/urls&gt;&lt;/record&gt;&lt;/Cite&gt;&lt;Cite&gt;&lt;Author&gt;Galobardes&lt;/Author&gt;&lt;Year&gt;2006&lt;/Year&gt;&lt;RecNum&gt;253&lt;/RecNum&gt;&lt;record&gt;&lt;rec-number&gt;253&lt;/rec-number&gt;&lt;foreign-keys&gt;&lt;key app="EN" db-id="9pwdfzrd10xvfxezzapvfzrfdd9vdasz9vve" timestamp="1534957102"&gt;253&lt;/key&gt;&lt;/foreign-keys&gt;&lt;ref-type name="Journal Article"&gt;17&lt;/ref-type&gt;&lt;contributors&gt;&lt;authors&gt;&lt;author&gt;Galobardes, Bruna&lt;/author&gt;&lt;author&gt;Shaw, Mary&lt;/author&gt;&lt;author&gt;Lawlor, Debbie A&lt;/author&gt;&lt;author&gt;Lynch, John W&lt;/author&gt;&lt;author&gt;Davey Smith, George&lt;/author&gt;&lt;/authors&gt;&lt;/contributors&gt;&lt;titles&gt;&lt;title&gt;Indicators of socioeconomic position (part 1)&lt;/title&gt;&lt;secondary-title&gt;Journal of Epidemiology and Community Health&lt;/secondary-title&gt;&lt;/titles&gt;&lt;periodical&gt;&lt;full-title&gt;Journal of Epidemiology and Community Health&lt;/full-title&gt;&lt;/periodical&gt;&lt;pages&gt;7-12&lt;/pages&gt;&lt;volume&gt;60&lt;/volume&gt;&lt;number&gt;1&lt;/number&gt;&lt;dates&gt;&lt;year&gt;2006&lt;/year&gt;&lt;/dates&gt;&lt;urls&gt;&lt;related-urls&gt;&lt;url&gt;https://jech.bmj.com/content/jech/60/1/7.full.pdf&lt;/url&gt;&lt;/related-urls&gt;&lt;/urls&gt;&lt;electronic-resource-num&gt;10.1136/jech.2004.023531&lt;/electronic-resource-num&gt;&lt;/record&gt;&lt;/Cite&gt;&lt;/EndNote&gt;</w:instrText>
      </w:r>
      <w:r>
        <w:fldChar w:fldCharType="separate"/>
      </w:r>
      <w:hyperlink w:anchor="_ENREF_1" w:tooltip="Graham , 2007 #241" w:history="1">
        <w:r w:rsidR="007D77B8" w:rsidRPr="007D77B8">
          <w:rPr>
            <w:noProof/>
            <w:vertAlign w:val="superscript"/>
          </w:rPr>
          <w:t>1</w:t>
        </w:r>
      </w:hyperlink>
      <w:r w:rsidR="007D77B8" w:rsidRPr="007D77B8">
        <w:rPr>
          <w:noProof/>
          <w:vertAlign w:val="superscript"/>
        </w:rPr>
        <w:t xml:space="preserve"> </w:t>
      </w:r>
      <w:hyperlink w:anchor="_ENREF_2" w:tooltip="Galobardes, 2006 #253" w:history="1">
        <w:r w:rsidR="007D77B8" w:rsidRPr="007D77B8">
          <w:rPr>
            <w:noProof/>
            <w:vertAlign w:val="superscript"/>
          </w:rPr>
          <w:t>2</w:t>
        </w:r>
      </w:hyperlink>
      <w:r>
        <w:fldChar w:fldCharType="end"/>
      </w:r>
      <w:r>
        <w:t>, and subjective measures can be used to reflect where an individual perceives themselves to be within a social hierarchy</w:t>
      </w:r>
      <w:hyperlink w:anchor="_ENREF_3" w:tooltip="Euteneuer, 2014 #254" w:history="1">
        <w:r w:rsidR="007D77B8">
          <w:fldChar w:fldCharType="begin"/>
        </w:r>
        <w:r w:rsidR="007D77B8">
          <w:instrText xml:space="preserve"> ADDIN EN.CITE &lt;EndNote&gt;&lt;Cite&gt;&lt;Author&gt;Euteneuer&lt;/Author&gt;&lt;Year&gt;2014&lt;/Year&gt;&lt;RecNum&gt;254&lt;/RecNum&gt;&lt;DisplayText&gt;&lt;style face="superscript"&gt;3&lt;/style&gt;&lt;/DisplayText&gt;&lt;record&gt;&lt;rec-number&gt;254&lt;/rec-number&gt;&lt;foreign-keys&gt;&lt;key app="EN" db-id="9pwdfzrd10xvfxezzapvfzrfdd9vdasz9vve" timestamp="1534957972"&gt;254&lt;/key&gt;&lt;/foreign-keys&gt;&lt;ref-type name="Journal Article"&gt;17&lt;/ref-type&gt;&lt;contributors&gt;&lt;authors&gt;&lt;author&gt;Euteneuer, Frank&lt;/author&gt;&lt;/authors&gt;&lt;/contributors&gt;&lt;titles&gt;&lt;title&gt;Subjective social status and health&lt;/title&gt;&lt;secondary-title&gt;Curr Opin Psychiatry&lt;/secondary-title&gt;&lt;/titles&gt;&lt;periodical&gt;&lt;full-title&gt;Curr Opin Psychiatry&lt;/full-title&gt;&lt;/periodical&gt;&lt;pages&gt;337-43&lt;/pages&gt;&lt;volume&gt;27&lt;/volume&gt;&lt;number&gt;5&lt;/number&gt;&lt;dates&gt;&lt;year&gt;2014&lt;/year&gt;&lt;/dates&gt;&lt;urls&gt;&lt;/urls&gt;&lt;/record&gt;&lt;/Cite&gt;&lt;/EndNote&gt;</w:instrText>
        </w:r>
        <w:r w:rsidR="007D77B8">
          <w:fldChar w:fldCharType="separate"/>
        </w:r>
        <w:r w:rsidR="007D77B8" w:rsidRPr="007D77B8">
          <w:rPr>
            <w:noProof/>
            <w:vertAlign w:val="superscript"/>
          </w:rPr>
          <w:t>3</w:t>
        </w:r>
        <w:r w:rsidR="007D77B8">
          <w:fldChar w:fldCharType="end"/>
        </w:r>
      </w:hyperlink>
      <w:r>
        <w:t xml:space="preserve">. None of these measures can entirely capture, in isolation or collectively, the complexities of SEP. </w:t>
      </w:r>
    </w:p>
    <w:p w:rsidR="00233060" w:rsidRDefault="00233060" w:rsidP="00233060">
      <w:r>
        <w:t xml:space="preserve">Measuring health inequalities in children and young people is even more of a challenge. At birth, children do not have their own SEP. Instead they experience a multitude of </w:t>
      </w:r>
      <w:r w:rsidRPr="00C9183C">
        <w:rPr>
          <w:i/>
        </w:rPr>
        <w:t>socio-economic circumstances</w:t>
      </w:r>
      <w:r>
        <w:t xml:space="preserve"> (SECs) that come from their parent, parents or caregivers (which may include parental educational qualifications and occupational status), the household unit more broadly (such as family structure, housing tenure or household income), and the socio-economic characteristics of the neighbourhood in which they live (such as indices of multiple deprivation)</w:t>
      </w:r>
      <w:r>
        <w:fldChar w:fldCharType="begin"/>
      </w:r>
      <w:r w:rsidR="007D77B8">
        <w:instrText xml:space="preserve"> ADDIN EN.CITE &lt;EndNote&gt;&lt;Cite&gt;&lt;Author&gt;Graham&lt;/Author&gt;&lt;Year&gt;2004&lt;/Year&gt;&lt;RecNum&gt;252&lt;/RecNum&gt;&lt;DisplayText&gt;&lt;style face="superscript"&gt;1 4&lt;/style&gt;&lt;/DisplayText&gt;&lt;record&gt;&lt;rec-number&gt;252&lt;/rec-number&gt;&lt;foreign-keys&gt;&lt;key app="EN" db-id="9pwdfzrd10xvfxezzapvfzrfdd9vdasz9vve" timestamp="1534956932"&gt;252&lt;/key&gt;&lt;/foreign-keys&gt;&lt;ref-type name="Report"&gt;27&lt;/ref-type&gt;&lt;contributors&gt;&lt;authors&gt;&lt;author&gt;Graham, H&lt;/author&gt;&lt;author&gt;Power, C&lt;/author&gt;&lt;/authors&gt;&lt;/contributors&gt;&lt;titles&gt;&lt;title&gt;Childhood disadvantage and adult health: a lifecourse framework&lt;/title&gt;&lt;/titles&gt;&lt;dates&gt;&lt;year&gt;2004&lt;/year&gt;&lt;/dates&gt;&lt;pub-location&gt;London&lt;/pub-location&gt;&lt;publisher&gt;Health Development Agency&lt;/publisher&gt;&lt;urls&gt;&lt;/urls&gt;&lt;/record&gt;&lt;/Cite&gt;&lt;Cite&gt;&lt;Author&gt;Graham &lt;/Author&gt;&lt;Year&gt;2007&lt;/Year&gt;&lt;RecNum&gt;241&lt;/RecNum&gt;&lt;record&gt;&lt;rec-number&gt;241&lt;/rec-number&gt;&lt;foreign-keys&gt;&lt;key app="EN" db-id="9pwdfzrd10xvfxezzapvfzrfdd9vdasz9vve" timestamp="1534868055"&gt;241&lt;/key&gt;&lt;/foreign-keys&gt;&lt;ref-type name="Book"&gt;6&lt;/ref-type&gt;&lt;contributors&gt;&lt;authors&gt;&lt;author&gt;Graham ,H&lt;/author&gt;&lt;/authors&gt;&lt;/contributors&gt;&lt;titles&gt;&lt;title&gt;Unequal Lives: health and socioeconomic inequalities&lt;/title&gt;&lt;/titles&gt;&lt;dates&gt;&lt;year&gt;2007&lt;/year&gt;&lt;/dates&gt;&lt;pub-location&gt;Maidenhead&lt;/pub-location&gt;&lt;publisher&gt;Open University Press&lt;/publisher&gt;&lt;urls&gt;&lt;/urls&gt;&lt;/record&gt;&lt;/Cite&gt;&lt;/EndNote&gt;</w:instrText>
      </w:r>
      <w:r>
        <w:fldChar w:fldCharType="separate"/>
      </w:r>
      <w:hyperlink w:anchor="_ENREF_1" w:tooltip="Graham , 2007 #241" w:history="1">
        <w:r w:rsidR="007D77B8" w:rsidRPr="007D77B8">
          <w:rPr>
            <w:noProof/>
            <w:vertAlign w:val="superscript"/>
          </w:rPr>
          <w:t>1</w:t>
        </w:r>
      </w:hyperlink>
      <w:r w:rsidR="007D77B8" w:rsidRPr="007D77B8">
        <w:rPr>
          <w:noProof/>
          <w:vertAlign w:val="superscript"/>
        </w:rPr>
        <w:t xml:space="preserve"> </w:t>
      </w:r>
      <w:hyperlink w:anchor="_ENREF_4" w:tooltip="Graham, 2004 #252" w:history="1">
        <w:r w:rsidR="007D77B8" w:rsidRPr="007D77B8">
          <w:rPr>
            <w:noProof/>
            <w:vertAlign w:val="superscript"/>
          </w:rPr>
          <w:t>4</w:t>
        </w:r>
      </w:hyperlink>
      <w:r>
        <w:fldChar w:fldCharType="end"/>
      </w:r>
      <w:r>
        <w:t>. As children grow up their worlds expand and so do their SECs. The influence of schools, peers and communities increases, and from as young as 11 years, children have started to develop a sense of their social positioning - shaped by their perceptions of their family’s wealth compared to others</w:t>
      </w:r>
      <w:r>
        <w:fldChar w:fldCharType="begin">
          <w:fldData xml:space="preserve">PEVuZE5vdGU+PENpdGU+PEF1dGhvcj5CYW5uaW5rPC9BdXRob3I+PFllYXI+MjAxNjwvWWVhcj48
UmVjTnVtPjI1NTwvUmVjTnVtPjxEaXNwbGF5VGV4dD48c3R5bGUgZmFjZT0ic3VwZXJzY3JpcHQi
PjUgNjwvc3R5bGU+PC9EaXNwbGF5VGV4dD48cmVjb3JkPjxyZWMtbnVtYmVyPjI1NTwvcmVjLW51
bWJlcj48Zm9yZWlnbi1rZXlzPjxrZXkgYXBwPSJFTiIgZGItaWQ9Ijlwd2RmenJkMTB4dmZ4ZXp6
YXB2ZnpyZmRkOXZkYXN6OXZ2ZSIgdGltZXN0YW1wPSIxNTM0OTU4MDg4Ij4yNTU8L2tleT48L2Zv
cmVpZ24ta2V5cz48cmVmLXR5cGUgbmFtZT0iSm91cm5hbCBBcnRpY2xlIj4xNzwvcmVmLXR5cGU+
PGNvbnRyaWJ1dG9ycz48YXV0aG9ycz48YXV0aG9yPkJhbm5pbmssIFJpZW5rZTwvYXV0aG9yPjxh
dXRob3I+UGVhcmNlLCBBbm5hPC9hdXRob3I+PGF1dGhvcj5Ib3BlLCBTdGV2ZW48L2F1dGhvcj48
L2F1dGhvcnM+PC9jb250cmlidXRvcnM+PHRpdGxlcz48dGl0bGU+RmFtaWx5IGluY29tZSBhbmQg
eW91bmcgYWRvbGVzY2VudHPigJkgcGVyY2VpdmVkIHNvY2lhbCBwb3NpdGlvbjogYXNzb2NpYXRp
b25zIHdpdGggc2VsZi1lc3RlZW0gYW5kIGxpZmUgc2F0aXNmYWN0aW9uIGluIHRoZSBVSyBNaWxs
ZW5uaXVtIENvaG9ydCBTdHVkeTwvdGl0bGU+PHNlY29uZGFyeS10aXRsZT5BcmNoaXZlcyBvZiBE
aXNlYXNlIGluIENoaWxkaG9vZDwvc2Vjb25kYXJ5LXRpdGxlPjwvdGl0bGVzPjxwZXJpb2RpY2Fs
PjxmdWxsLXRpdGxlPkFyY2hpdmVzIG9mIERpc2Vhc2UgaW4gQ2hpbGRob29kPC9mdWxsLXRpdGxl
PjwvcGVyaW9kaWNhbD48ZGF0ZXM+PHllYXI+MjAxNjwveWVhcj48L2RhdGVzPjx1cmxzPjxyZWxh
dGVkLXVybHM+PHVybD5odHRwczovL2FkYy5ibWouY29tL2NvbnRlbnQvYXJjaGRpc2NoaWxkL2Vh
cmx5LzIwMTYvMDMvMDgvYXJjaGRpc2NoaWxkLTIwMTUtMzA5NjUxLmZ1bGwucGRmPC91cmw+PC9y
ZWxhdGVkLXVybHM+PC91cmxzPjxlbGVjdHJvbmljLXJlc291cmNlLW51bT4xMC4xMTM2L2FyY2hk
aXNjaGlsZC0yMDE1LTMwOTY1MTwvZWxlY3Ryb25pYy1yZXNvdXJjZS1udW0+PC9yZWNvcmQ+PC9D
aXRlPjxDaXRlPjxBdXRob3I+R29vZG1hbjwvQXV0aG9yPjxZZWFyPjIwMDE8L1llYXI+PFJlY051
bT4yNTc8L1JlY051bT48cmVjb3JkPjxyZWMtbnVtYmVyPjI1NzwvcmVjLW51bWJlcj48Zm9yZWln
bi1rZXlzPjxrZXkgYXBwPSJFTiIgZGItaWQ9Ijlwd2RmenJkMTB4dmZ4ZXp6YXB2ZnpyZmRkOXZk
YXN6OXZ2ZSIgdGltZXN0YW1wPSIxNTM0OTU4NjgyIj4yNTc8L2tleT48L2ZvcmVpZ24ta2V5cz48
cmVmLXR5cGUgbmFtZT0iSm91cm5hbCBBcnRpY2xlIj4xNzwvcmVmLXR5cGU+PGNvbnRyaWJ1dG9y
cz48YXV0aG9ycz48YXV0aG9yPkdvb2RtYW4sIEVsaXphYmV0aDwvYXV0aG9yPjxhdXRob3I+QWRs
ZXIsIE5hbmN5IEUuPC9hdXRob3I+PGF1dGhvcj5LYXdhY2hpLCBJY2hpcm88L2F1dGhvcj48YXV0
aG9yPkZyYXppZXIsIEEuIExpbmRzYXk8L2F1dGhvcj48YXV0aG9yPkh1YW5nLCBCaW48L2F1dGhv
cj48YXV0aG9yPkNvbGRpdHosIEdyYWhhbSBBLjwvYXV0aG9yPjwvYXV0aG9ycz48L2NvbnRyaWJ1
dG9ycz48dGl0bGVzPjx0aXRsZT5BZG9sZXNjZW50cyZhcG9zOyBQZXJjZXB0aW9ucyBvZiBTb2Np
YWwgU3RhdHVzOiBEZXZlbG9wbWVudCBhbmQgRXZhbHVhdGlvbiBvZiBhIE5ldyBJbmRpY2F0b3I8
L3RpdGxlPjxzZWNvbmRhcnktdGl0bGU+UGVkaWF0cmljczwvc2Vjb25kYXJ5LXRpdGxlPjwvdGl0
bGVzPjxwZXJpb2RpY2FsPjxmdWxsLXRpdGxlPlBlZGlhdHJpY3M8L2Z1bGwtdGl0bGU+PC9wZXJp
b2RpY2FsPjxwYWdlcz5lMzEtZTMxPC9wYWdlcz48dm9sdW1lPjEwODwvdm9sdW1lPjxudW1iZXI+
MjwvbnVtYmVyPjxkYXRlcz48eWVhcj4yMDAxPC95ZWFyPjwvZGF0ZXM+PHVybHM+PHJlbGF0ZWQt
dXJscz48dXJsPmh0dHA6Ly9wZWRpYXRyaWNzLmFhcHB1YmxpY2F0aW9ucy5vcmcvY29udGVudC9w
ZWRpYXRyaWNzLzEwOC8yL2UzMS5mdWxsLnBkZjwvdXJsPjwvcmVsYXRlZC11cmxzPjwvdXJscz48
ZWxlY3Ryb25pYy1yZXNvdXJjZS1udW0+MTAuMTU0Mi9wZWRzLjEwOC4yLmUzMTwvZWxlY3Ryb25p
Yy1yZXNvdXJjZS1udW0+PC9yZWNvcmQ+PC9DaXRlPjwvRW5kTm90ZT5=
</w:fldData>
        </w:fldChar>
      </w:r>
      <w:r w:rsidR="007D77B8">
        <w:instrText xml:space="preserve"> ADDIN EN.CITE </w:instrText>
      </w:r>
      <w:r w:rsidR="007D77B8">
        <w:fldChar w:fldCharType="begin">
          <w:fldData xml:space="preserve">PEVuZE5vdGU+PENpdGU+PEF1dGhvcj5CYW5uaW5rPC9BdXRob3I+PFllYXI+MjAxNjwvWWVhcj48
UmVjTnVtPjI1NTwvUmVjTnVtPjxEaXNwbGF5VGV4dD48c3R5bGUgZmFjZT0ic3VwZXJzY3JpcHQi
PjUgNjwvc3R5bGU+PC9EaXNwbGF5VGV4dD48cmVjb3JkPjxyZWMtbnVtYmVyPjI1NTwvcmVjLW51
bWJlcj48Zm9yZWlnbi1rZXlzPjxrZXkgYXBwPSJFTiIgZGItaWQ9Ijlwd2RmenJkMTB4dmZ4ZXp6
YXB2ZnpyZmRkOXZkYXN6OXZ2ZSIgdGltZXN0YW1wPSIxNTM0OTU4MDg4Ij4yNTU8L2tleT48L2Zv
cmVpZ24ta2V5cz48cmVmLXR5cGUgbmFtZT0iSm91cm5hbCBBcnRpY2xlIj4xNzwvcmVmLXR5cGU+
PGNvbnRyaWJ1dG9ycz48YXV0aG9ycz48YXV0aG9yPkJhbm5pbmssIFJpZW5rZTwvYXV0aG9yPjxh
dXRob3I+UGVhcmNlLCBBbm5hPC9hdXRob3I+PGF1dGhvcj5Ib3BlLCBTdGV2ZW48L2F1dGhvcj48
L2F1dGhvcnM+PC9jb250cmlidXRvcnM+PHRpdGxlcz48dGl0bGU+RmFtaWx5IGluY29tZSBhbmQg
eW91bmcgYWRvbGVzY2VudHPigJkgcGVyY2VpdmVkIHNvY2lhbCBwb3NpdGlvbjogYXNzb2NpYXRp
b25zIHdpdGggc2VsZi1lc3RlZW0gYW5kIGxpZmUgc2F0aXNmYWN0aW9uIGluIHRoZSBVSyBNaWxs
ZW5uaXVtIENvaG9ydCBTdHVkeTwvdGl0bGU+PHNlY29uZGFyeS10aXRsZT5BcmNoaXZlcyBvZiBE
aXNlYXNlIGluIENoaWxkaG9vZDwvc2Vjb25kYXJ5LXRpdGxlPjwvdGl0bGVzPjxwZXJpb2RpY2Fs
PjxmdWxsLXRpdGxlPkFyY2hpdmVzIG9mIERpc2Vhc2UgaW4gQ2hpbGRob29kPC9mdWxsLXRpdGxl
PjwvcGVyaW9kaWNhbD48ZGF0ZXM+PHllYXI+MjAxNjwveWVhcj48L2RhdGVzPjx1cmxzPjxyZWxh
dGVkLXVybHM+PHVybD5odHRwczovL2FkYy5ibWouY29tL2NvbnRlbnQvYXJjaGRpc2NoaWxkL2Vh
cmx5LzIwMTYvMDMvMDgvYXJjaGRpc2NoaWxkLTIwMTUtMzA5NjUxLmZ1bGwucGRmPC91cmw+PC9y
ZWxhdGVkLXVybHM+PC91cmxzPjxlbGVjdHJvbmljLXJlc291cmNlLW51bT4xMC4xMTM2L2FyY2hk
aXNjaGlsZC0yMDE1LTMwOTY1MTwvZWxlY3Ryb25pYy1yZXNvdXJjZS1udW0+PC9yZWNvcmQ+PC9D
aXRlPjxDaXRlPjxBdXRob3I+R29vZG1hbjwvQXV0aG9yPjxZZWFyPjIwMDE8L1llYXI+PFJlY051
bT4yNTc8L1JlY051bT48cmVjb3JkPjxyZWMtbnVtYmVyPjI1NzwvcmVjLW51bWJlcj48Zm9yZWln
bi1rZXlzPjxrZXkgYXBwPSJFTiIgZGItaWQ9Ijlwd2RmenJkMTB4dmZ4ZXp6YXB2ZnpyZmRkOXZk
YXN6OXZ2ZSIgdGltZXN0YW1wPSIxNTM0OTU4NjgyIj4yNTc8L2tleT48L2ZvcmVpZ24ta2V5cz48
cmVmLXR5cGUgbmFtZT0iSm91cm5hbCBBcnRpY2xlIj4xNzwvcmVmLXR5cGU+PGNvbnRyaWJ1dG9y
cz48YXV0aG9ycz48YXV0aG9yPkdvb2RtYW4sIEVsaXphYmV0aDwvYXV0aG9yPjxhdXRob3I+QWRs
ZXIsIE5hbmN5IEUuPC9hdXRob3I+PGF1dGhvcj5LYXdhY2hpLCBJY2hpcm88L2F1dGhvcj48YXV0
aG9yPkZyYXppZXIsIEEuIExpbmRzYXk8L2F1dGhvcj48YXV0aG9yPkh1YW5nLCBCaW48L2F1dGhv
cj48YXV0aG9yPkNvbGRpdHosIEdyYWhhbSBBLjwvYXV0aG9yPjwvYXV0aG9ycz48L2NvbnRyaWJ1
dG9ycz48dGl0bGVzPjx0aXRsZT5BZG9sZXNjZW50cyZhcG9zOyBQZXJjZXB0aW9ucyBvZiBTb2Np
YWwgU3RhdHVzOiBEZXZlbG9wbWVudCBhbmQgRXZhbHVhdGlvbiBvZiBhIE5ldyBJbmRpY2F0b3I8
L3RpdGxlPjxzZWNvbmRhcnktdGl0bGU+UGVkaWF0cmljczwvc2Vjb25kYXJ5LXRpdGxlPjwvdGl0
bGVzPjxwZXJpb2RpY2FsPjxmdWxsLXRpdGxlPlBlZGlhdHJpY3M8L2Z1bGwtdGl0bGU+PC9wZXJp
b2RpY2FsPjxwYWdlcz5lMzEtZTMxPC9wYWdlcz48dm9sdW1lPjEwODwvdm9sdW1lPjxudW1iZXI+
MjwvbnVtYmVyPjxkYXRlcz48eWVhcj4yMDAxPC95ZWFyPjwvZGF0ZXM+PHVybHM+PHJlbGF0ZWQt
dXJscz48dXJsPmh0dHA6Ly9wZWRpYXRyaWNzLmFhcHB1YmxpY2F0aW9ucy5vcmcvY29udGVudC9w
ZWRpYXRyaWNzLzEwOC8yL2UzMS5mdWxsLnBkZjwvdXJsPjwvcmVsYXRlZC11cmxzPjwvdXJscz48
ZWxlY3Ryb25pYy1yZXNvdXJjZS1udW0+MTAuMTU0Mi9wZWRzLjEwOC4yLmUzMTwvZWxlY3Ryb25p
Yy1yZXNvdXJjZS1udW0+PC9yZWNvcmQ+PC9DaXRlPjwvRW5kTm90ZT5=
</w:fldData>
        </w:fldChar>
      </w:r>
      <w:r w:rsidR="007D77B8">
        <w:instrText xml:space="preserve"> ADDIN EN.CITE.DATA </w:instrText>
      </w:r>
      <w:r w:rsidR="007D77B8">
        <w:fldChar w:fldCharType="end"/>
      </w:r>
      <w:r>
        <w:fldChar w:fldCharType="separate"/>
      </w:r>
      <w:hyperlink w:anchor="_ENREF_5" w:tooltip="Bannink, 2016 #255" w:history="1">
        <w:r w:rsidR="007D77B8" w:rsidRPr="007D77B8">
          <w:rPr>
            <w:noProof/>
            <w:vertAlign w:val="superscript"/>
          </w:rPr>
          <w:t>5</w:t>
        </w:r>
      </w:hyperlink>
      <w:r w:rsidR="007D77B8" w:rsidRPr="007D77B8">
        <w:rPr>
          <w:noProof/>
          <w:vertAlign w:val="superscript"/>
        </w:rPr>
        <w:t xml:space="preserve"> </w:t>
      </w:r>
      <w:hyperlink w:anchor="_ENREF_6" w:tooltip="Goodman, 2001 #257" w:history="1">
        <w:r w:rsidR="007D77B8" w:rsidRPr="007D77B8">
          <w:rPr>
            <w:noProof/>
            <w:vertAlign w:val="superscript"/>
          </w:rPr>
          <w:t>6</w:t>
        </w:r>
      </w:hyperlink>
      <w:r>
        <w:fldChar w:fldCharType="end"/>
      </w:r>
      <w:r>
        <w:t xml:space="preserve"> and material conditions</w:t>
      </w:r>
      <w:hyperlink w:anchor="_ENREF_7" w:tooltip="Currie, 2008 #256" w:history="1">
        <w:r w:rsidR="007D77B8">
          <w:fldChar w:fldCharType="begin"/>
        </w:r>
        <w:r w:rsidR="007D77B8">
          <w:instrText xml:space="preserve"> ADDIN EN.CITE &lt;EndNote&gt;&lt;Cite&gt;&lt;Author&gt;Currie&lt;/Author&gt;&lt;Year&gt;2008&lt;/Year&gt;&lt;RecNum&gt;256&lt;/RecNum&gt;&lt;DisplayText&gt;&lt;style face="superscript"&gt;7&lt;/style&gt;&lt;/DisplayText&gt;&lt;record&gt;&lt;rec-number&gt;256&lt;/rec-number&gt;&lt;foreign-keys&gt;&lt;key app="EN" db-id="9pwdfzrd10xvfxezzapvfzrfdd9vdasz9vve" timestamp="1534958492"&gt;256&lt;/key&gt;&lt;/foreign-keys&gt;&lt;ref-type name="Journal Article"&gt;17&lt;/ref-type&gt;&lt;contributors&gt;&lt;authors&gt;&lt;author&gt;Currie, Candace&lt;/author&gt;&lt;author&gt;Molcho, Michal&lt;/author&gt;&lt;author&gt;Boyce, William&lt;/author&gt;&lt;author&gt;Holstein, Bjørn&lt;/author&gt;&lt;author&gt;Torsheim, Torbjørn&lt;/author&gt;&lt;author&gt;Richter, Matthias&lt;/author&gt;&lt;/authors&gt;&lt;/contributors&gt;&lt;titles&gt;&lt;title&gt;Researching health inequalities in adolescents: The development of the Health Behaviour in School-Aged Children (HBSC) Family Affluence Scale&lt;/title&gt;&lt;secondary-title&gt;Social Science &amp;amp; Medicine&lt;/secondary-title&gt;&lt;/titles&gt;&lt;periodical&gt;&lt;full-title&gt;Social Science &amp;amp; Medicine&lt;/full-title&gt;&lt;/periodical&gt;&lt;pages&gt;1429-1436&lt;/pages&gt;&lt;volume&gt;66&lt;/volume&gt;&lt;number&gt;6&lt;/number&gt;&lt;keywords&gt;&lt;keyword&gt;Health inequalities&lt;/keyword&gt;&lt;keyword&gt;Adolescents&lt;/keyword&gt;&lt;keyword&gt;Family affluence&lt;/keyword&gt;&lt;keyword&gt;Health behaviours&lt;/keyword&gt;&lt;keyword&gt;Health indicators&lt;/keyword&gt;&lt;keyword&gt;Health Behaviour in School-Aged Children (HBSC)&lt;/keyword&gt;&lt;keyword&gt;Comparative&lt;/keyword&gt;&lt;/keywords&gt;&lt;dates&gt;&lt;year&gt;2008&lt;/year&gt;&lt;pub-dates&gt;&lt;date&gt;2008/03/01/&lt;/date&gt;&lt;/pub-dates&gt;&lt;/dates&gt;&lt;isbn&gt;0277-9536&lt;/isbn&gt;&lt;urls&gt;&lt;related-urls&gt;&lt;url&gt;http://www.sciencedirect.com/science/article/pii/S0277953607006077&lt;/url&gt;&lt;/related-urls&gt;&lt;/urls&gt;&lt;electronic-resource-num&gt;https://doi.org/10.1016/j.socscimed.2007.11.024&lt;/electronic-resource-num&gt;&lt;/record&gt;&lt;/Cite&gt;&lt;/EndNote&gt;</w:instrText>
        </w:r>
        <w:r w:rsidR="007D77B8">
          <w:fldChar w:fldCharType="separate"/>
        </w:r>
        <w:r w:rsidR="007D77B8" w:rsidRPr="007D77B8">
          <w:rPr>
            <w:noProof/>
            <w:vertAlign w:val="superscript"/>
          </w:rPr>
          <w:t>7</w:t>
        </w:r>
        <w:r w:rsidR="007D77B8">
          <w:fldChar w:fldCharType="end"/>
        </w:r>
      </w:hyperlink>
      <w:r>
        <w:t>. So, as with adults, there is no single measure to encapsulate the entirety of childhood SECs and each is likely to contribute differently to our understanding of the pathways through which SECs influence health. Unfortunately the most readily available measures of SECs may underestimate inequality or provide a limited view point – for example, although neighbourhood deprivation has important contextual influences on health</w:t>
      </w:r>
      <w:hyperlink w:anchor="_ENREF_8" w:tooltip="Sellstrom, 2006 #306" w:history="1">
        <w:r w:rsidR="007D77B8">
          <w:fldChar w:fldCharType="begin">
            <w:fldData xml:space="preserve">PEVuZE5vdGU+PENpdGU+PEF1dGhvcj5TZWxsc3Ryb208L0F1dGhvcj48WWVhcj4yMDA2PC9ZZWFy
PjxSZWNOdW0+MzA2PC9SZWNOdW0+PERpc3BsYXlUZXh0PjxzdHlsZSBmYWNlPSJzdXBlcnNjcmlw
dCI+ODwvc3R5bGU+PC9EaXNwbGF5VGV4dD48cmVjb3JkPjxyZWMtbnVtYmVyPjMwNjwvcmVjLW51
bWJlcj48Zm9yZWlnbi1rZXlzPjxrZXkgYXBwPSJFTiIgZGItaWQ9Ijlwd2RmenJkMTB4dmZ4ZXp6
YXB2ZnpyZmRkOXZkYXN6OXZ2ZSIgdGltZXN0YW1wPSIxNTM2NTc5OTgzIj4zMDY8L2tleT48L2Zv
cmVpZ24ta2V5cz48cmVmLXR5cGUgbmFtZT0iSm91cm5hbCBBcnRpY2xlIj4xNzwvcmVmLXR5cGU+
PGNvbnRyaWJ1dG9ycz48YXV0aG9ycz48YXV0aG9yPlNlbGxzdHJvbSwgRS48L2F1dGhvcj48YXV0
aG9yPkJyZW1iZXJnLCBTLjwvYXV0aG9yPjwvYXV0aG9ycz48L2NvbnRyaWJ1dG9ycz48YXV0aC1h
ZGRyZXNzPkRlcGFydG1lbnQgb2YgSGVhbHRoIFNjaWVuY2VzLCBNaWRTd2VkZW4gVW5pdmVyc2l0
eSwgT3N0ZXJzdW5kLCBTd2VkZW4uIGV2YS5zZWxsc3Ryb21AbWl1bi5zZTwvYXV0aC1hZGRyZXNz
Pjx0aXRsZXM+PHRpdGxlPlRoZSBzaWduaWZpY2FuY2Ugb2YgbmVpZ2hib3VyaG9vZCBjb250ZXh0
IHRvIGNoaWxkIGFuZCBhZG9sZXNjZW50IGhlYWx0aCBhbmQgd2VsbC1iZWluZzogYSBzeXN0ZW1h
dGljIHJldmlldyBvZiBtdWx0aWxldmVsIHN0dWRpZXM8L3RpdGxlPjxzZWNvbmRhcnktdGl0bGU+
U2NhbmQgSiBQdWJsaWMgSGVhbHRoPC9zZWNvbmRhcnktdGl0bGU+PGFsdC10aXRsZT5TY2FuZGlu
YXZpYW4gam91cm5hbCBvZiBwdWJsaWMgaGVhbHRoPC9hbHQtdGl0bGU+PC90aXRsZXM+PHBlcmlv
ZGljYWw+PGZ1bGwtdGl0bGU+U2NhbmQgSiBQdWJsaWMgSGVhbHRoPC9mdWxsLXRpdGxlPjxhYmJy
LTE+U2NhbmRpbmF2aWFuIGpvdXJuYWwgb2YgcHVibGljIGhlYWx0aDwvYWJici0xPjwvcGVyaW9k
aWNhbD48YWx0LXBlcmlvZGljYWw+PGZ1bGwtdGl0bGU+U2NhbmQgSiBQdWJsaWMgSGVhbHRoPC9m
dWxsLXRpdGxlPjxhYmJyLTE+U2NhbmRpbmF2aWFuIGpvdXJuYWwgb2YgcHVibGljIGhlYWx0aDwv
YWJici0xPjwvYWx0LXBlcmlvZGljYWw+PHBhZ2VzPjU0NC01NDwvcGFnZXM+PHZvbHVtZT4zNDwv
dm9sdW1lPjxudW1iZXI+NTwvbnVtYmVyPjxlZGl0aW9uPjIwMDYvMDkvMjM8L2VkaXRpb24+PGtl
eXdvcmRzPjxrZXl3b3JkPkFkb2xlc2NlbnQ8L2tleXdvcmQ+PGtleXdvcmQ+Q2hpbGQ8L2tleXdv
cmQ+PGtleXdvcmQ+Q2hpbGQgQWJ1c2U8L2tleXdvcmQ+PGtleXdvcmQ+Q2hpbGQgQmVoYXZpb3Ig
RGlzb3JkZXJzL2VwaWRlbWlvbG9neS9ldGlvbG9neTwva2V5d29yZD48a2V5d29yZD4qQ2hpbGQg
V2VsZmFyZTwva2V5d29yZD48a2V5d29yZD5GZW1hbGU8L2tleXdvcmQ+PGtleXdvcmQ+KkhlYWx0
aCBTdGF0dXM8L2tleXdvcmQ+PGtleXdvcmQ+SHVtYW5zPC9rZXl3b3JkPjxrZXl3b3JkPkluZmFu
dDwva2V5d29yZD48a2V5d29yZD5JbmZhbnQsIExvdyBCaXJ0aCBXZWlnaHQ8L2tleXdvcmQ+PGtl
eXdvcmQ+SW5mYW50LCBOZXdib3JuPC9rZXl3b3JkPjxrZXl3b3JkPlBvdmVydHkgQXJlYXM8L2tl
eXdvcmQ+PGtleXdvcmQ+UHJlZ25hbmN5PC9rZXl3b3JkPjxrZXl3b3JkPipSZXNpZGVuY2UgQ2hh
cmFjdGVyaXN0aWNzPC9rZXl3b3JkPjxrZXl3b3JkPlJpc2sgRmFjdG9yczwva2V5d29yZD48a2V5
d29yZD5Tb2Npb2Vjb25vbWljIEZhY3RvcnM8L2tleXdvcmQ+PGtleXdvcmQ+VnVsbmVyYWJsZSBQ
b3B1bGF0aW9uczwva2V5d29yZD48a2V5d29yZD5Xb3VuZHMgYW5kIEluanVyaWVzL2VwaWRlbWlv
bG9neS9ldGlvbG9neTwva2V5d29yZD48L2tleXdvcmRzPjxkYXRlcz48eWVhcj4yMDA2PC95ZWFy
PjwvZGF0ZXM+PGlzYm4+MTQwMy00OTQ4IChQcmludCkmI3hEOzE0MDMtNDk0ODwvaXNibj48YWNj
ZXNzaW9uLW51bT4xNjk5MDE2NjwvYWNjZXNzaW9uLW51bT48dXJscz48L3VybHM+PGVsZWN0cm9u
aWMtcmVzb3VyY2UtbnVtPjEwLjEwODAvMTQwMzQ5NDA2MDA1NTEyNTE8L2VsZWN0cm9uaWMtcmVz
b3VyY2UtbnVtPjxyZW1vdGUtZGF0YWJhc2UtcHJvdmlkZXI+TkxNPC9yZW1vdGUtZGF0YWJhc2Ut
cHJvdmlkZXI+PGxhbmd1YWdlPmVuZzwvbGFuZ3VhZ2U+PC9yZWNvcmQ+PC9DaXRlPjwvRW5kTm90
ZT5=
</w:fldData>
          </w:fldChar>
        </w:r>
        <w:r w:rsidR="007D77B8">
          <w:instrText xml:space="preserve"> ADDIN EN.CITE </w:instrText>
        </w:r>
        <w:r w:rsidR="007D77B8">
          <w:fldChar w:fldCharType="begin">
            <w:fldData xml:space="preserve">PEVuZE5vdGU+PENpdGU+PEF1dGhvcj5TZWxsc3Ryb208L0F1dGhvcj48WWVhcj4yMDA2PC9ZZWFy
PjxSZWNOdW0+MzA2PC9SZWNOdW0+PERpc3BsYXlUZXh0PjxzdHlsZSBmYWNlPSJzdXBlcnNjcmlw
dCI+ODwvc3R5bGU+PC9EaXNwbGF5VGV4dD48cmVjb3JkPjxyZWMtbnVtYmVyPjMwNjwvcmVjLW51
bWJlcj48Zm9yZWlnbi1rZXlzPjxrZXkgYXBwPSJFTiIgZGItaWQ9Ijlwd2RmenJkMTB4dmZ4ZXp6
YXB2ZnpyZmRkOXZkYXN6OXZ2ZSIgdGltZXN0YW1wPSIxNTM2NTc5OTgzIj4zMDY8L2tleT48L2Zv
cmVpZ24ta2V5cz48cmVmLXR5cGUgbmFtZT0iSm91cm5hbCBBcnRpY2xlIj4xNzwvcmVmLXR5cGU+
PGNvbnRyaWJ1dG9ycz48YXV0aG9ycz48YXV0aG9yPlNlbGxzdHJvbSwgRS48L2F1dGhvcj48YXV0
aG9yPkJyZW1iZXJnLCBTLjwvYXV0aG9yPjwvYXV0aG9ycz48L2NvbnRyaWJ1dG9ycz48YXV0aC1h
ZGRyZXNzPkRlcGFydG1lbnQgb2YgSGVhbHRoIFNjaWVuY2VzLCBNaWRTd2VkZW4gVW5pdmVyc2l0
eSwgT3N0ZXJzdW5kLCBTd2VkZW4uIGV2YS5zZWxsc3Ryb21AbWl1bi5zZTwvYXV0aC1hZGRyZXNz
Pjx0aXRsZXM+PHRpdGxlPlRoZSBzaWduaWZpY2FuY2Ugb2YgbmVpZ2hib3VyaG9vZCBjb250ZXh0
IHRvIGNoaWxkIGFuZCBhZG9sZXNjZW50IGhlYWx0aCBhbmQgd2VsbC1iZWluZzogYSBzeXN0ZW1h
dGljIHJldmlldyBvZiBtdWx0aWxldmVsIHN0dWRpZXM8L3RpdGxlPjxzZWNvbmRhcnktdGl0bGU+
U2NhbmQgSiBQdWJsaWMgSGVhbHRoPC9zZWNvbmRhcnktdGl0bGU+PGFsdC10aXRsZT5TY2FuZGlu
YXZpYW4gam91cm5hbCBvZiBwdWJsaWMgaGVhbHRoPC9hbHQtdGl0bGU+PC90aXRsZXM+PHBlcmlv
ZGljYWw+PGZ1bGwtdGl0bGU+U2NhbmQgSiBQdWJsaWMgSGVhbHRoPC9mdWxsLXRpdGxlPjxhYmJy
LTE+U2NhbmRpbmF2aWFuIGpvdXJuYWwgb2YgcHVibGljIGhlYWx0aDwvYWJici0xPjwvcGVyaW9k
aWNhbD48YWx0LXBlcmlvZGljYWw+PGZ1bGwtdGl0bGU+U2NhbmQgSiBQdWJsaWMgSGVhbHRoPC9m
dWxsLXRpdGxlPjxhYmJyLTE+U2NhbmRpbmF2aWFuIGpvdXJuYWwgb2YgcHVibGljIGhlYWx0aDwv
YWJici0xPjwvYWx0LXBlcmlvZGljYWw+PHBhZ2VzPjU0NC01NDwvcGFnZXM+PHZvbHVtZT4zNDwv
dm9sdW1lPjxudW1iZXI+NTwvbnVtYmVyPjxlZGl0aW9uPjIwMDYvMDkvMjM8L2VkaXRpb24+PGtl
eXdvcmRzPjxrZXl3b3JkPkFkb2xlc2NlbnQ8L2tleXdvcmQ+PGtleXdvcmQ+Q2hpbGQ8L2tleXdv
cmQ+PGtleXdvcmQ+Q2hpbGQgQWJ1c2U8L2tleXdvcmQ+PGtleXdvcmQ+Q2hpbGQgQmVoYXZpb3Ig
RGlzb3JkZXJzL2VwaWRlbWlvbG9neS9ldGlvbG9neTwva2V5d29yZD48a2V5d29yZD4qQ2hpbGQg
V2VsZmFyZTwva2V5d29yZD48a2V5d29yZD5GZW1hbGU8L2tleXdvcmQ+PGtleXdvcmQ+KkhlYWx0
aCBTdGF0dXM8L2tleXdvcmQ+PGtleXdvcmQ+SHVtYW5zPC9rZXl3b3JkPjxrZXl3b3JkPkluZmFu
dDwva2V5d29yZD48a2V5d29yZD5JbmZhbnQsIExvdyBCaXJ0aCBXZWlnaHQ8L2tleXdvcmQ+PGtl
eXdvcmQ+SW5mYW50LCBOZXdib3JuPC9rZXl3b3JkPjxrZXl3b3JkPlBvdmVydHkgQXJlYXM8L2tl
eXdvcmQ+PGtleXdvcmQ+UHJlZ25hbmN5PC9rZXl3b3JkPjxrZXl3b3JkPipSZXNpZGVuY2UgQ2hh
cmFjdGVyaXN0aWNzPC9rZXl3b3JkPjxrZXl3b3JkPlJpc2sgRmFjdG9yczwva2V5d29yZD48a2V5
d29yZD5Tb2Npb2Vjb25vbWljIEZhY3RvcnM8L2tleXdvcmQ+PGtleXdvcmQ+VnVsbmVyYWJsZSBQ
b3B1bGF0aW9uczwva2V5d29yZD48a2V5d29yZD5Xb3VuZHMgYW5kIEluanVyaWVzL2VwaWRlbWlv
bG9neS9ldGlvbG9neTwva2V5d29yZD48L2tleXdvcmRzPjxkYXRlcz48eWVhcj4yMDA2PC95ZWFy
PjwvZGF0ZXM+PGlzYm4+MTQwMy00OTQ4IChQcmludCkmI3hEOzE0MDMtNDk0ODwvaXNibj48YWNj
ZXNzaW9uLW51bT4xNjk5MDE2NjwvYWNjZXNzaW9uLW51bT48dXJscz48L3VybHM+PGVsZWN0cm9u
aWMtcmVzb3VyY2UtbnVtPjEwLjEwODAvMTQwMzQ5NDA2MDA1NTEyNTE8L2VsZWN0cm9uaWMtcmVz
b3VyY2UtbnVtPjxyZW1vdGUtZGF0YWJhc2UtcHJvdmlkZXI+TkxNPC9yZW1vdGUtZGF0YWJhc2Ut
cHJvdmlkZXI+PGxhbmd1YWdlPmVuZzwvbGFuZ3VhZ2U+PC9yZWNvcmQ+PC9DaXRlPjwvRW5kTm90
ZT5=
</w:fldData>
          </w:fldChar>
        </w:r>
        <w:r w:rsidR="007D77B8">
          <w:instrText xml:space="preserve"> ADDIN EN.CITE.DATA </w:instrText>
        </w:r>
        <w:r w:rsidR="007D77B8">
          <w:fldChar w:fldCharType="end"/>
        </w:r>
        <w:r w:rsidR="007D77B8">
          <w:fldChar w:fldCharType="separate"/>
        </w:r>
        <w:r w:rsidR="007D77B8" w:rsidRPr="007D77B8">
          <w:rPr>
            <w:noProof/>
            <w:vertAlign w:val="superscript"/>
          </w:rPr>
          <w:t>8</w:t>
        </w:r>
        <w:r w:rsidR="007D77B8">
          <w:fldChar w:fldCharType="end"/>
        </w:r>
      </w:hyperlink>
      <w:r>
        <w:t xml:space="preserve">, it is a relatively poor proxy for individual-level SECs. </w:t>
      </w:r>
      <w:bookmarkStart w:id="0" w:name="_GoBack"/>
      <w:bookmarkEnd w:id="0"/>
    </w:p>
    <w:p w:rsidR="008E2F5A" w:rsidRDefault="008E2F5A"/>
    <w:p w:rsidR="008E2F5A" w:rsidRDefault="008E2F5A"/>
    <w:p w:rsidR="007D77B8" w:rsidRPr="007D77B8" w:rsidRDefault="008E2F5A" w:rsidP="007D77B8">
      <w:pPr>
        <w:pStyle w:val="EndNoteBibliography"/>
        <w:spacing w:after="0"/>
        <w:ind w:left="720" w:hanging="720"/>
      </w:pPr>
      <w:r>
        <w:fldChar w:fldCharType="begin"/>
      </w:r>
      <w:r>
        <w:instrText xml:space="preserve"> ADDIN EN.REFLIST </w:instrText>
      </w:r>
      <w:r>
        <w:fldChar w:fldCharType="separate"/>
      </w:r>
      <w:bookmarkStart w:id="1" w:name="_ENREF_1"/>
      <w:r w:rsidR="007D77B8" w:rsidRPr="007D77B8">
        <w:t>1. Graham  H. Unequal Lives: health and socioeconomic inequalities. Maidenhead: Open University Press 2007.</w:t>
      </w:r>
      <w:bookmarkEnd w:id="1"/>
    </w:p>
    <w:p w:rsidR="007D77B8" w:rsidRPr="007D77B8" w:rsidRDefault="007D77B8" w:rsidP="007D77B8">
      <w:pPr>
        <w:pStyle w:val="EndNoteBibliography"/>
        <w:spacing w:after="0"/>
        <w:ind w:left="720" w:hanging="720"/>
      </w:pPr>
      <w:bookmarkStart w:id="2" w:name="_ENREF_2"/>
      <w:r w:rsidRPr="007D77B8">
        <w:t xml:space="preserve">2. Galobardes B, Shaw M, Lawlor DA, et al. Indicators of socioeconomic position (part 1). </w:t>
      </w:r>
      <w:r w:rsidRPr="007D77B8">
        <w:rPr>
          <w:i/>
        </w:rPr>
        <w:t>Journal of Epidemiology and Community Health</w:t>
      </w:r>
      <w:r w:rsidRPr="007D77B8">
        <w:t xml:space="preserve"> 2006;60(1):7-12. doi: 10.1136/jech.2004.023531</w:t>
      </w:r>
      <w:bookmarkEnd w:id="2"/>
    </w:p>
    <w:p w:rsidR="007D77B8" w:rsidRPr="007D77B8" w:rsidRDefault="007D77B8" w:rsidP="007D77B8">
      <w:pPr>
        <w:pStyle w:val="EndNoteBibliography"/>
        <w:spacing w:after="0"/>
        <w:ind w:left="720" w:hanging="720"/>
      </w:pPr>
      <w:bookmarkStart w:id="3" w:name="_ENREF_3"/>
      <w:r w:rsidRPr="007D77B8">
        <w:t xml:space="preserve">3. Euteneuer F. Subjective social status and health. </w:t>
      </w:r>
      <w:r w:rsidRPr="007D77B8">
        <w:rPr>
          <w:i/>
        </w:rPr>
        <w:t>Curr Opin Psychiatry</w:t>
      </w:r>
      <w:r w:rsidRPr="007D77B8">
        <w:t xml:space="preserve"> 2014;27(5):337-43.</w:t>
      </w:r>
      <w:bookmarkEnd w:id="3"/>
    </w:p>
    <w:p w:rsidR="007D77B8" w:rsidRPr="007D77B8" w:rsidRDefault="007D77B8" w:rsidP="007D77B8">
      <w:pPr>
        <w:pStyle w:val="EndNoteBibliography"/>
        <w:spacing w:after="0"/>
        <w:ind w:left="720" w:hanging="720"/>
      </w:pPr>
      <w:bookmarkStart w:id="4" w:name="_ENREF_4"/>
      <w:r w:rsidRPr="007D77B8">
        <w:t>4. Graham H, Power C. Childhood disadvantage and adult health: a lifecourse framework. London: Health Development Agency, 2004.</w:t>
      </w:r>
      <w:bookmarkEnd w:id="4"/>
    </w:p>
    <w:p w:rsidR="007D77B8" w:rsidRPr="007D77B8" w:rsidRDefault="007D77B8" w:rsidP="007D77B8">
      <w:pPr>
        <w:pStyle w:val="EndNoteBibliography"/>
        <w:spacing w:after="0"/>
        <w:ind w:left="720" w:hanging="720"/>
      </w:pPr>
      <w:bookmarkStart w:id="5" w:name="_ENREF_5"/>
      <w:r w:rsidRPr="007D77B8">
        <w:t xml:space="preserve">5. Bannink R, Pearce A, Hope S. Family income and young adolescents’ perceived social position: associations with self-esteem and life satisfaction in the UK Millennium Cohort Study. </w:t>
      </w:r>
      <w:r w:rsidRPr="007D77B8">
        <w:rPr>
          <w:i/>
        </w:rPr>
        <w:t>Archives of Disease in Childhood</w:t>
      </w:r>
      <w:r w:rsidRPr="007D77B8">
        <w:t xml:space="preserve"> 2016 doi: 10.1136/archdischild-2015-309651</w:t>
      </w:r>
      <w:bookmarkEnd w:id="5"/>
    </w:p>
    <w:p w:rsidR="007D77B8" w:rsidRPr="007D77B8" w:rsidRDefault="007D77B8" w:rsidP="007D77B8">
      <w:pPr>
        <w:pStyle w:val="EndNoteBibliography"/>
        <w:spacing w:after="0"/>
        <w:ind w:left="720" w:hanging="720"/>
      </w:pPr>
      <w:bookmarkStart w:id="6" w:name="_ENREF_6"/>
      <w:r w:rsidRPr="007D77B8">
        <w:t xml:space="preserve">6. Goodman E, Adler NE, Kawachi I, et al. Adolescents' Perceptions of Social Status: Development and Evaluation of a New Indicator. </w:t>
      </w:r>
      <w:r w:rsidRPr="007D77B8">
        <w:rPr>
          <w:i/>
        </w:rPr>
        <w:t>Pediatrics</w:t>
      </w:r>
      <w:r w:rsidRPr="007D77B8">
        <w:t xml:space="preserve"> 2001;108(2):e31-e31. doi: 10.1542/peds.108.2.e31</w:t>
      </w:r>
      <w:bookmarkEnd w:id="6"/>
    </w:p>
    <w:p w:rsidR="007D77B8" w:rsidRPr="007D77B8" w:rsidRDefault="007D77B8" w:rsidP="007D77B8">
      <w:pPr>
        <w:pStyle w:val="EndNoteBibliography"/>
        <w:spacing w:after="0"/>
        <w:ind w:left="720" w:hanging="720"/>
      </w:pPr>
      <w:bookmarkStart w:id="7" w:name="_ENREF_7"/>
      <w:r w:rsidRPr="007D77B8">
        <w:t xml:space="preserve">7. Currie C, Molcho M, Boyce W, et al. Researching health inequalities in adolescents: The development of the Health Behaviour in School-Aged Children (HBSC) Family Affluence Scale. </w:t>
      </w:r>
      <w:r w:rsidRPr="007D77B8">
        <w:rPr>
          <w:i/>
        </w:rPr>
        <w:t>Social Science &amp; Medicine</w:t>
      </w:r>
      <w:r w:rsidRPr="007D77B8">
        <w:t xml:space="preserve"> 2008;66(6):1429-36. doi: </w:t>
      </w:r>
      <w:hyperlink r:id="rId4" w:history="1">
        <w:r w:rsidRPr="007D77B8">
          <w:rPr>
            <w:rStyle w:val="Hyperlink"/>
          </w:rPr>
          <w:t>https://doi.org/10.1016/j.socscimed.2007.11.024</w:t>
        </w:r>
        <w:bookmarkEnd w:id="7"/>
      </w:hyperlink>
    </w:p>
    <w:p w:rsidR="007D77B8" w:rsidRPr="007D77B8" w:rsidRDefault="007D77B8" w:rsidP="007D77B8">
      <w:pPr>
        <w:pStyle w:val="EndNoteBibliography"/>
        <w:ind w:left="720" w:hanging="720"/>
      </w:pPr>
      <w:bookmarkStart w:id="8" w:name="_ENREF_8"/>
      <w:r w:rsidRPr="007D77B8">
        <w:lastRenderedPageBreak/>
        <w:t xml:space="preserve">8. Sellstrom E, Bremberg S. The significance of neighbourhood context to child and adolescent health and well-being: a systematic review of multilevel studies. </w:t>
      </w:r>
      <w:r w:rsidRPr="007D77B8">
        <w:rPr>
          <w:i/>
        </w:rPr>
        <w:t>Scandinavian journal of public health</w:t>
      </w:r>
      <w:r w:rsidRPr="007D77B8">
        <w:t xml:space="preserve"> 2006;34(5):544-54. doi: 10.1080/14034940600551251 [published Online First: 2006/09/23]</w:t>
      </w:r>
      <w:bookmarkEnd w:id="8"/>
    </w:p>
    <w:p w:rsidR="0032327B" w:rsidRDefault="008E2F5A">
      <w:r>
        <w:fldChar w:fldCharType="end"/>
      </w:r>
    </w:p>
    <w:sectPr w:rsidR="0032327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pwdfzrd10xvfxezzapvfzrfdd9vdasz9vve&quot;&gt;PAInterventionsReviews&lt;record-ids&gt;&lt;item&gt;241&lt;/item&gt;&lt;item&gt;252&lt;/item&gt;&lt;item&gt;253&lt;/item&gt;&lt;item&gt;254&lt;/item&gt;&lt;item&gt;255&lt;/item&gt;&lt;item&gt;256&lt;/item&gt;&lt;item&gt;257&lt;/item&gt;&lt;item&gt;306&lt;/item&gt;&lt;/record-ids&gt;&lt;/item&gt;&lt;/Libraries&gt;"/>
  </w:docVars>
  <w:rsids>
    <w:rsidRoot w:val="00233060"/>
    <w:rsid w:val="001A0326"/>
    <w:rsid w:val="00233060"/>
    <w:rsid w:val="0032327B"/>
    <w:rsid w:val="00480B10"/>
    <w:rsid w:val="007D77B8"/>
    <w:rsid w:val="00807279"/>
    <w:rsid w:val="008E2F5A"/>
    <w:rsid w:val="00B93723"/>
    <w:rsid w:val="00FE054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66C5956-1A91-4C0A-BC53-C5103A85D3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33060"/>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8E2F5A"/>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E2F5A"/>
    <w:rPr>
      <w:rFonts w:ascii="Calibri" w:hAnsi="Calibri" w:cs="Calibri"/>
      <w:noProof/>
      <w:lang w:val="en-US"/>
    </w:rPr>
  </w:style>
  <w:style w:type="paragraph" w:customStyle="1" w:styleId="EndNoteBibliography">
    <w:name w:val="EndNote Bibliography"/>
    <w:basedOn w:val="Normal"/>
    <w:link w:val="EndNoteBibliographyChar"/>
    <w:rsid w:val="008E2F5A"/>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8E2F5A"/>
    <w:rPr>
      <w:rFonts w:ascii="Calibri" w:hAnsi="Calibri" w:cs="Calibri"/>
      <w:noProof/>
      <w:lang w:val="en-US"/>
    </w:rPr>
  </w:style>
  <w:style w:type="character" w:styleId="Hyperlink">
    <w:name w:val="Hyperlink"/>
    <w:basedOn w:val="DefaultParagraphFont"/>
    <w:uiPriority w:val="99"/>
    <w:unhideWhenUsed/>
    <w:rsid w:val="008E2F5A"/>
    <w:rPr>
      <w:color w:val="0563C1" w:themeColor="hyperlink"/>
      <w:u w:val="single"/>
    </w:rPr>
  </w:style>
  <w:style w:type="character" w:customStyle="1" w:styleId="UnresolvedMention">
    <w:name w:val="Unresolved Mention"/>
    <w:basedOn w:val="DefaultParagraphFont"/>
    <w:uiPriority w:val="99"/>
    <w:semiHidden/>
    <w:unhideWhenUsed/>
    <w:rsid w:val="008E2F5A"/>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s://doi.org/10.1016/j.socscimed.2007.11.02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5FB6B1E1.dotm</Template>
  <TotalTime>8</TotalTime>
  <Pages>2</Pages>
  <Words>2000</Words>
  <Characters>11401</Characters>
  <Application>Microsoft Office Word</Application>
  <DocSecurity>0</DocSecurity>
  <Lines>95</Lines>
  <Paragraphs>26</Paragraphs>
  <ScaleCrop>false</ScaleCrop>
  <HeadingPairs>
    <vt:vector size="4" baseType="variant">
      <vt:variant>
        <vt:lpstr>Title</vt:lpstr>
      </vt:variant>
      <vt:variant>
        <vt:i4>1</vt:i4>
      </vt:variant>
      <vt:variant>
        <vt:lpstr>Headings</vt:lpstr>
      </vt:variant>
      <vt:variant>
        <vt:i4>1</vt:i4>
      </vt:variant>
    </vt:vector>
  </HeadingPairs>
  <TitlesOfParts>
    <vt:vector size="2" baseType="lpstr">
      <vt:lpstr/>
      <vt:lpstr>Measuring socio-economic inequalities in children </vt:lpstr>
    </vt:vector>
  </TitlesOfParts>
  <Company/>
  <LinksUpToDate>false</LinksUpToDate>
  <CharactersWithSpaces>133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a Pearce</dc:creator>
  <cp:keywords/>
  <dc:description/>
  <cp:lastModifiedBy>Anna Pearce</cp:lastModifiedBy>
  <cp:revision>8</cp:revision>
  <dcterms:created xsi:type="dcterms:W3CDTF">2018-12-17T09:32:00Z</dcterms:created>
  <dcterms:modified xsi:type="dcterms:W3CDTF">2019-02-01T15:31:00Z</dcterms:modified>
</cp:coreProperties>
</file>